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Pr="004445C3" w:rsidRDefault="004A4F18">
      <w:pPr>
        <w:rPr>
          <w:b/>
          <w:bCs/>
          <w:i/>
          <w:iCs/>
        </w:rPr>
      </w:pPr>
      <w:r w:rsidRPr="004445C3">
        <w:rPr>
          <w:b/>
          <w:bCs/>
          <w:i/>
          <w:iCs/>
        </w:rPr>
        <w:t xml:space="preserve">Socioeconomic data cleaning </w:t>
      </w:r>
    </w:p>
    <w:p w14:paraId="3E59B83B" w14:textId="7DDE2155"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 xml:space="preserve">years, and the final village-level data were aggregated to the commun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71B50B42"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lastRenderedPageBreak/>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Pr="004445C3" w:rsidRDefault="003F70E8" w:rsidP="003B04F5">
      <w:pPr>
        <w:rPr>
          <w:b/>
          <w:bCs/>
          <w:i/>
          <w:iCs/>
        </w:rPr>
      </w:pPr>
      <w:r w:rsidRPr="004445C3">
        <w:rPr>
          <w:b/>
          <w:bCs/>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1288ABD6" w14:textId="59DE922E" w:rsidR="004445C3" w:rsidRDefault="004445C3" w:rsidP="003B04F5">
      <w:r>
        <w:t xml:space="preserve">Each of the predictors in the three model sets were selected because </w:t>
      </w:r>
      <w:r w:rsidR="00BC63ED">
        <w:t xml:space="preserve">they were hypothesised to be potential drivers </w:t>
      </w:r>
      <w:r w:rsidR="0065247A">
        <w:t xml:space="preserve">or effective predictors </w:t>
      </w:r>
      <w:r w:rsidR="00BC63ED">
        <w:t>of forest loss (</w:t>
      </w:r>
      <w:r w:rsidR="00BC63ED" w:rsidRPr="0065247A">
        <w:rPr>
          <w:highlight w:val="yellow"/>
        </w:rPr>
        <w:t xml:space="preserve">Table </w:t>
      </w:r>
      <w:proofErr w:type="spellStart"/>
      <w:r w:rsidR="00BC63ED" w:rsidRPr="0065247A">
        <w:rPr>
          <w:highlight w:val="yellow"/>
        </w:rPr>
        <w:t>Sx</w:t>
      </w:r>
      <w:proofErr w:type="spellEnd"/>
      <w:r w:rsidR="00BC63ED" w:rsidRPr="0065247A">
        <w:rPr>
          <w:highlight w:val="yellow"/>
        </w:rPr>
        <w:t>).</w:t>
      </w:r>
    </w:p>
    <w:p w14:paraId="4A9AD7E9" w14:textId="7E3F310E" w:rsidR="0065247A" w:rsidRPr="0065247A" w:rsidRDefault="0065247A" w:rsidP="003B04F5">
      <w:pPr>
        <w:rPr>
          <w:b/>
          <w:bCs/>
        </w:rPr>
      </w:pPr>
      <w:r w:rsidRPr="0065247A">
        <w:rPr>
          <w:b/>
          <w:bCs/>
          <w:highlight w:val="yellow"/>
        </w:rPr>
        <w:t xml:space="preserve">Table </w:t>
      </w:r>
      <w:proofErr w:type="spellStart"/>
      <w:r w:rsidRPr="0065247A">
        <w:rPr>
          <w:b/>
          <w:bCs/>
          <w:highlight w:val="yellow"/>
        </w:rPr>
        <w:t>Sx</w:t>
      </w:r>
      <w:proofErr w:type="spellEnd"/>
      <w:r w:rsidRPr="0065247A">
        <w:rPr>
          <w:b/>
          <w:bCs/>
        </w:rPr>
        <w:t>. Hypothesised relationships between macroeconomic variables and forest loss</w:t>
      </w:r>
    </w:p>
    <w:tbl>
      <w:tblPr>
        <w:tblStyle w:val="TableGrid"/>
        <w:tblW w:w="0" w:type="auto"/>
        <w:tblLook w:val="04A0" w:firstRow="1" w:lastRow="0" w:firstColumn="1" w:lastColumn="0" w:noHBand="0" w:noVBand="1"/>
      </w:tblPr>
      <w:tblGrid>
        <w:gridCol w:w="2122"/>
        <w:gridCol w:w="6894"/>
      </w:tblGrid>
      <w:tr w:rsidR="00BC63ED" w:rsidRPr="00BC63ED" w14:paraId="778371A2" w14:textId="77777777" w:rsidTr="00BC63ED">
        <w:tc>
          <w:tcPr>
            <w:tcW w:w="2122" w:type="dxa"/>
          </w:tcPr>
          <w:p w14:paraId="60F79718" w14:textId="12810E74" w:rsidR="00BC63ED" w:rsidRPr="00BC63ED" w:rsidRDefault="00BC63ED" w:rsidP="003B04F5">
            <w:pPr>
              <w:rPr>
                <w:b/>
                <w:bCs/>
              </w:rPr>
            </w:pPr>
            <w:r w:rsidRPr="00BC63ED">
              <w:rPr>
                <w:b/>
                <w:bCs/>
              </w:rPr>
              <w:t>Variable</w:t>
            </w:r>
          </w:p>
        </w:tc>
        <w:tc>
          <w:tcPr>
            <w:tcW w:w="6894" w:type="dxa"/>
          </w:tcPr>
          <w:p w14:paraId="156C519B" w14:textId="7F029575" w:rsidR="00BC63ED" w:rsidRPr="00BC63ED" w:rsidRDefault="00BC63ED" w:rsidP="003B04F5">
            <w:pPr>
              <w:rPr>
                <w:b/>
                <w:bCs/>
              </w:rPr>
            </w:pPr>
            <w:r w:rsidRPr="00BC63ED">
              <w:rPr>
                <w:b/>
                <w:bCs/>
              </w:rPr>
              <w:t>Hypothesis</w:t>
            </w:r>
          </w:p>
        </w:tc>
      </w:tr>
      <w:tr w:rsidR="002A7644" w:rsidRPr="00BC63ED" w14:paraId="35D15B45" w14:textId="77777777" w:rsidTr="002A7644">
        <w:tc>
          <w:tcPr>
            <w:tcW w:w="2122" w:type="dxa"/>
            <w:shd w:val="clear" w:color="auto" w:fill="D9D9D9" w:themeFill="background1" w:themeFillShade="D9"/>
          </w:tcPr>
          <w:p w14:paraId="092FDAFE" w14:textId="0996580F" w:rsidR="002A7644" w:rsidRPr="002A7644" w:rsidRDefault="002A7644" w:rsidP="003B04F5">
            <w:pPr>
              <w:rPr>
                <w:i/>
                <w:iCs/>
              </w:rPr>
            </w:pPr>
            <w:r w:rsidRPr="002A7644">
              <w:rPr>
                <w:i/>
                <w:iCs/>
              </w:rPr>
              <w:t>Economic development</w:t>
            </w:r>
          </w:p>
        </w:tc>
        <w:tc>
          <w:tcPr>
            <w:tcW w:w="6894" w:type="dxa"/>
            <w:shd w:val="clear" w:color="auto" w:fill="D9D9D9" w:themeFill="background1" w:themeFillShade="D9"/>
          </w:tcPr>
          <w:p w14:paraId="0BF0F41B" w14:textId="77777777" w:rsidR="002A7644" w:rsidRPr="00BC63ED" w:rsidRDefault="002A7644" w:rsidP="003B04F5">
            <w:pPr>
              <w:rPr>
                <w:b/>
                <w:bCs/>
              </w:rPr>
            </w:pPr>
          </w:p>
        </w:tc>
      </w:tr>
      <w:tr w:rsidR="00BC63ED" w14:paraId="7844773D" w14:textId="77777777" w:rsidTr="00BC63ED">
        <w:tc>
          <w:tcPr>
            <w:tcW w:w="2122" w:type="dxa"/>
          </w:tcPr>
          <w:p w14:paraId="08AB5B40" w14:textId="100AFDBC" w:rsidR="00BC63ED" w:rsidRDefault="00BC63ED" w:rsidP="003B04F5">
            <w:r>
              <w:t>GDP</w:t>
            </w:r>
          </w:p>
        </w:tc>
        <w:tc>
          <w:tcPr>
            <w:tcW w:w="6894" w:type="dxa"/>
          </w:tcPr>
          <w:p w14:paraId="30D8626B" w14:textId="299BE584" w:rsidR="00BC63ED" w:rsidRDefault="00BC63ED" w:rsidP="003B04F5">
            <w:r>
              <w:t>Increases in national economic development and wealth will increase forest loss</w:t>
            </w:r>
          </w:p>
        </w:tc>
      </w:tr>
      <w:tr w:rsidR="00BC63ED" w14:paraId="1233DC4D" w14:textId="77777777" w:rsidTr="00BC63ED">
        <w:tc>
          <w:tcPr>
            <w:tcW w:w="2122" w:type="dxa"/>
          </w:tcPr>
          <w:p w14:paraId="759F4D3A" w14:textId="348F15F9" w:rsidR="00BC63ED" w:rsidRDefault="00BC63ED" w:rsidP="003B04F5">
            <w:r>
              <w:t>GDP growth</w:t>
            </w:r>
          </w:p>
        </w:tc>
        <w:tc>
          <w:tcPr>
            <w:tcW w:w="6894" w:type="dxa"/>
          </w:tcPr>
          <w:p w14:paraId="7B62A3D3" w14:textId="69600F3C" w:rsidR="00BC63ED" w:rsidRDefault="00BC63ED" w:rsidP="003B04F5">
            <w:r>
              <w:t xml:space="preserve">The rate of GDP growth will affect the rate of forest loss </w:t>
            </w:r>
          </w:p>
        </w:tc>
      </w:tr>
      <w:tr w:rsidR="00BC63ED" w14:paraId="41ADDC35" w14:textId="77777777" w:rsidTr="00BC63ED">
        <w:tc>
          <w:tcPr>
            <w:tcW w:w="2122" w:type="dxa"/>
          </w:tcPr>
          <w:p w14:paraId="6A97392E" w14:textId="53120991" w:rsidR="00BC63ED" w:rsidRDefault="00BC63ED" w:rsidP="003B04F5">
            <w:r>
              <w:t>FDI</w:t>
            </w:r>
          </w:p>
        </w:tc>
        <w:tc>
          <w:tcPr>
            <w:tcW w:w="6894" w:type="dxa"/>
          </w:tcPr>
          <w:p w14:paraId="4679974A" w14:textId="48E76479" w:rsidR="00BC63ED" w:rsidRDefault="00BC63ED" w:rsidP="003B04F5">
            <w:r>
              <w:t>Increased foreign investment will increase forest loss (</w:t>
            </w:r>
            <w:proofErr w:type="gramStart"/>
            <w:r>
              <w:t>e.g.</w:t>
            </w:r>
            <w:proofErr w:type="gramEnd"/>
            <w:r>
              <w:t xml:space="preserve"> through economic land concessions)</w:t>
            </w:r>
          </w:p>
        </w:tc>
      </w:tr>
      <w:tr w:rsidR="002A7644" w14:paraId="50CAAAD2" w14:textId="77777777" w:rsidTr="002A7644">
        <w:tc>
          <w:tcPr>
            <w:tcW w:w="2122" w:type="dxa"/>
            <w:vMerge w:val="restart"/>
            <w:vAlign w:val="center"/>
          </w:tcPr>
          <w:p w14:paraId="45E5AD6D" w14:textId="4C06CA62" w:rsidR="002A7644" w:rsidRDefault="002A7644" w:rsidP="002A7644">
            <w:r>
              <w:t>Agricultural sector proportion of GDP</w:t>
            </w:r>
          </w:p>
        </w:tc>
        <w:tc>
          <w:tcPr>
            <w:tcW w:w="6894" w:type="dxa"/>
          </w:tcPr>
          <w:p w14:paraId="173B1614" w14:textId="2970D5F2" w:rsidR="002A7644" w:rsidRDefault="002A7644" w:rsidP="003B04F5">
            <w:r>
              <w:t>As the agricultural sector’s contribution to GDP increases, so will forest loss (reflecting increases in agro-industrial concessions).</w:t>
            </w:r>
          </w:p>
        </w:tc>
      </w:tr>
      <w:tr w:rsidR="002A7644" w14:paraId="54445F4B" w14:textId="77777777" w:rsidTr="00BC63ED">
        <w:tc>
          <w:tcPr>
            <w:tcW w:w="2122" w:type="dxa"/>
            <w:vMerge/>
          </w:tcPr>
          <w:p w14:paraId="0A0824EA" w14:textId="77777777" w:rsidR="002A7644" w:rsidRDefault="002A7644" w:rsidP="003B04F5"/>
        </w:tc>
        <w:tc>
          <w:tcPr>
            <w:tcW w:w="6894" w:type="dxa"/>
          </w:tcPr>
          <w:p w14:paraId="757CEAB0" w14:textId="7FCA1FE0" w:rsidR="002A7644" w:rsidRDefault="002A7644" w:rsidP="003B04F5">
            <w:r>
              <w:t>Alternative hypothesis: as the agricultural sector’s contribution to GDP decreases forest loss will increase (reflecting urbanisation and urban expansion)</w:t>
            </w:r>
          </w:p>
        </w:tc>
      </w:tr>
      <w:tr w:rsidR="002A7644" w14:paraId="6CCDC87D" w14:textId="77777777" w:rsidTr="002A7644">
        <w:tc>
          <w:tcPr>
            <w:tcW w:w="2122" w:type="dxa"/>
            <w:vMerge w:val="restart"/>
            <w:vAlign w:val="center"/>
          </w:tcPr>
          <w:p w14:paraId="5E0895BD" w14:textId="5996EA46" w:rsidR="002A7644" w:rsidRDefault="002A7644" w:rsidP="002A7644">
            <w:r>
              <w:t>Development flows to agriculture</w:t>
            </w:r>
          </w:p>
        </w:tc>
        <w:tc>
          <w:tcPr>
            <w:tcW w:w="6894" w:type="dxa"/>
          </w:tcPr>
          <w:p w14:paraId="0A65572B" w14:textId="14E7C0CA" w:rsidR="002A7644" w:rsidRDefault="002A7644" w:rsidP="003B04F5">
            <w:r>
              <w:t>Increased investment into the agricultural sector will increase forest loss (agricultural expansion)</w:t>
            </w:r>
          </w:p>
        </w:tc>
      </w:tr>
      <w:tr w:rsidR="002A7644" w14:paraId="26495A8B" w14:textId="77777777" w:rsidTr="00BC63ED">
        <w:tc>
          <w:tcPr>
            <w:tcW w:w="2122" w:type="dxa"/>
            <w:vMerge/>
          </w:tcPr>
          <w:p w14:paraId="2D914245" w14:textId="77777777" w:rsidR="002A7644" w:rsidRDefault="002A7644" w:rsidP="003B04F5"/>
        </w:tc>
        <w:tc>
          <w:tcPr>
            <w:tcW w:w="6894" w:type="dxa"/>
          </w:tcPr>
          <w:p w14:paraId="38A82968" w14:textId="21F3A099" w:rsidR="002A7644" w:rsidRDefault="002A7644" w:rsidP="003B04F5">
            <w:r>
              <w:t>Alternative hypothesis: Increased investment into the agricultural sector will decrease forest loss (increased productivity and intensification of existing agricultural land)</w:t>
            </w:r>
          </w:p>
        </w:tc>
      </w:tr>
      <w:tr w:rsidR="002A7644" w14:paraId="6DC2109F" w14:textId="77777777" w:rsidTr="00BC63ED">
        <w:tc>
          <w:tcPr>
            <w:tcW w:w="2122" w:type="dxa"/>
          </w:tcPr>
          <w:p w14:paraId="46F1761A" w14:textId="0815D5FD" w:rsidR="002A7644" w:rsidRDefault="002A7644" w:rsidP="003B04F5">
            <w:r>
              <w:t>Development flows to the environment</w:t>
            </w:r>
          </w:p>
        </w:tc>
        <w:tc>
          <w:tcPr>
            <w:tcW w:w="6894" w:type="dxa"/>
          </w:tcPr>
          <w:p w14:paraId="384C9A23" w14:textId="593B4DA4" w:rsidR="002A7644" w:rsidRDefault="002A7644" w:rsidP="003B04F5">
            <w:r>
              <w:t>Increased investment into the environment sector will decrease forest loss</w:t>
            </w:r>
          </w:p>
        </w:tc>
      </w:tr>
      <w:tr w:rsidR="002A7644" w14:paraId="363B999E" w14:textId="77777777" w:rsidTr="00BC63ED">
        <w:tc>
          <w:tcPr>
            <w:tcW w:w="2122" w:type="dxa"/>
          </w:tcPr>
          <w:p w14:paraId="3AA2E720" w14:textId="58429557" w:rsidR="002A7644" w:rsidRDefault="002A7644" w:rsidP="003B04F5">
            <w:r>
              <w:t>Population density</w:t>
            </w:r>
          </w:p>
        </w:tc>
        <w:tc>
          <w:tcPr>
            <w:tcW w:w="6894" w:type="dxa"/>
          </w:tcPr>
          <w:p w14:paraId="16898EE5" w14:textId="6C83D026" w:rsidR="002A7644" w:rsidRDefault="002A7644" w:rsidP="003B04F5">
            <w:r>
              <w:t>Increases in population density will increase forest loss</w:t>
            </w:r>
          </w:p>
        </w:tc>
      </w:tr>
      <w:tr w:rsidR="002A7644" w14:paraId="64EA65FE" w14:textId="77777777" w:rsidTr="002A7644">
        <w:tc>
          <w:tcPr>
            <w:tcW w:w="2122" w:type="dxa"/>
            <w:shd w:val="clear" w:color="auto" w:fill="D9D9D9" w:themeFill="background1" w:themeFillShade="D9"/>
          </w:tcPr>
          <w:p w14:paraId="224CF092" w14:textId="09075256" w:rsidR="002A7644" w:rsidRPr="002A7644" w:rsidRDefault="002A7644" w:rsidP="003B04F5">
            <w:pPr>
              <w:rPr>
                <w:i/>
                <w:iCs/>
              </w:rPr>
            </w:pPr>
            <w:r>
              <w:rPr>
                <w:i/>
                <w:iCs/>
              </w:rPr>
              <w:t>Commodities</w:t>
            </w:r>
          </w:p>
        </w:tc>
        <w:tc>
          <w:tcPr>
            <w:tcW w:w="6894" w:type="dxa"/>
            <w:shd w:val="clear" w:color="auto" w:fill="D9D9D9" w:themeFill="background1" w:themeFillShade="D9"/>
          </w:tcPr>
          <w:p w14:paraId="7CB5C8EF" w14:textId="77777777" w:rsidR="002A7644" w:rsidRDefault="002A7644" w:rsidP="003B04F5"/>
        </w:tc>
      </w:tr>
      <w:tr w:rsidR="002A7644" w14:paraId="42A2A54F" w14:textId="77777777" w:rsidTr="00BC63ED">
        <w:tc>
          <w:tcPr>
            <w:tcW w:w="2122" w:type="dxa"/>
          </w:tcPr>
          <w:p w14:paraId="0DB51A03" w14:textId="4BEF7997" w:rsidR="002A7644" w:rsidRDefault="002A7644" w:rsidP="003B04F5">
            <w:r>
              <w:t>Crop production index</w:t>
            </w:r>
          </w:p>
        </w:tc>
        <w:tc>
          <w:tcPr>
            <w:tcW w:w="6894" w:type="dxa"/>
          </w:tcPr>
          <w:p w14:paraId="77B3AA8C" w14:textId="6BF4AAFA" w:rsidR="002A7644" w:rsidRDefault="0065247A" w:rsidP="003B04F5">
            <w:r>
              <w:t>Increases in crop production will increase forest loss</w:t>
            </w:r>
          </w:p>
        </w:tc>
      </w:tr>
      <w:tr w:rsidR="002A7644" w14:paraId="609BB3CB" w14:textId="77777777" w:rsidTr="00BC63ED">
        <w:tc>
          <w:tcPr>
            <w:tcW w:w="2122" w:type="dxa"/>
          </w:tcPr>
          <w:p w14:paraId="78B56636" w14:textId="41FDC3EC" w:rsidR="002A7644" w:rsidRDefault="0065247A" w:rsidP="003B04F5">
            <w:r>
              <w:t>Non-food production index</w:t>
            </w:r>
          </w:p>
        </w:tc>
        <w:tc>
          <w:tcPr>
            <w:tcW w:w="6894" w:type="dxa"/>
          </w:tcPr>
          <w:p w14:paraId="621F2A04" w14:textId="4571CEF4" w:rsidR="002A7644" w:rsidRDefault="0065247A" w:rsidP="003B04F5">
            <w:r>
              <w:t>Increases in non-food agricultural production will increase forest loss</w:t>
            </w:r>
          </w:p>
        </w:tc>
      </w:tr>
      <w:tr w:rsidR="0065247A" w14:paraId="34C22114" w14:textId="77777777" w:rsidTr="00BC63ED">
        <w:tc>
          <w:tcPr>
            <w:tcW w:w="2122" w:type="dxa"/>
          </w:tcPr>
          <w:p w14:paraId="26DD1542" w14:textId="79171550" w:rsidR="0065247A" w:rsidRDefault="0065247A" w:rsidP="003B04F5">
            <w:r>
              <w:t xml:space="preserve">Median </w:t>
            </w:r>
            <w:proofErr w:type="spellStart"/>
            <w:r>
              <w:t>rice</w:t>
            </w:r>
            <w:proofErr w:type="spellEnd"/>
            <w:r>
              <w:t xml:space="preserve"> price</w:t>
            </w:r>
          </w:p>
        </w:tc>
        <w:tc>
          <w:tcPr>
            <w:tcW w:w="6894" w:type="dxa"/>
          </w:tcPr>
          <w:p w14:paraId="0A853EAD" w14:textId="13B24E9D" w:rsidR="0065247A" w:rsidRDefault="0065247A" w:rsidP="003B04F5">
            <w:r>
              <w:t>Increases in the price of rice will increase forest loss</w:t>
            </w:r>
          </w:p>
        </w:tc>
      </w:tr>
      <w:tr w:rsidR="0065247A" w14:paraId="77398710" w14:textId="77777777" w:rsidTr="00BC63ED">
        <w:tc>
          <w:tcPr>
            <w:tcW w:w="2122" w:type="dxa"/>
          </w:tcPr>
          <w:p w14:paraId="7F75424D" w14:textId="141722C0" w:rsidR="0065247A" w:rsidRDefault="0065247A" w:rsidP="003B04F5">
            <w:r>
              <w:t>Median rubber price</w:t>
            </w:r>
          </w:p>
        </w:tc>
        <w:tc>
          <w:tcPr>
            <w:tcW w:w="6894" w:type="dxa"/>
          </w:tcPr>
          <w:p w14:paraId="507D6FDE" w14:textId="289953EA" w:rsidR="0065247A" w:rsidRDefault="0065247A" w:rsidP="003B04F5">
            <w:r>
              <w:t>Increases in the price of r</w:t>
            </w:r>
            <w:r>
              <w:t>ubber</w:t>
            </w:r>
            <w:r>
              <w:t xml:space="preserve"> will increase forest loss</w:t>
            </w:r>
          </w:p>
        </w:tc>
      </w:tr>
      <w:tr w:rsidR="0065247A" w14:paraId="434E84BD" w14:textId="77777777" w:rsidTr="00BC63ED">
        <w:tc>
          <w:tcPr>
            <w:tcW w:w="2122" w:type="dxa"/>
          </w:tcPr>
          <w:p w14:paraId="32348CBE" w14:textId="07DF304A" w:rsidR="0065247A" w:rsidRDefault="0065247A" w:rsidP="003B04F5">
            <w:r>
              <w:t>Median corn price</w:t>
            </w:r>
          </w:p>
        </w:tc>
        <w:tc>
          <w:tcPr>
            <w:tcW w:w="6894" w:type="dxa"/>
          </w:tcPr>
          <w:p w14:paraId="25081D08" w14:textId="7437A4B3" w:rsidR="0065247A" w:rsidRDefault="0065247A" w:rsidP="003B04F5">
            <w:r>
              <w:t xml:space="preserve">Increases in the price of </w:t>
            </w:r>
            <w:r>
              <w:t>corn</w:t>
            </w:r>
            <w:r>
              <w:t xml:space="preserve"> will increase forest loss</w:t>
            </w:r>
          </w:p>
        </w:tc>
      </w:tr>
      <w:tr w:rsidR="0065247A" w14:paraId="3D9D1D9C" w14:textId="77777777" w:rsidTr="00BC63ED">
        <w:tc>
          <w:tcPr>
            <w:tcW w:w="2122" w:type="dxa"/>
          </w:tcPr>
          <w:p w14:paraId="38519D7D" w14:textId="5DF9C27F" w:rsidR="0065247A" w:rsidRDefault="0065247A" w:rsidP="003B04F5">
            <w:r>
              <w:t>Median sugar price</w:t>
            </w:r>
          </w:p>
        </w:tc>
        <w:tc>
          <w:tcPr>
            <w:tcW w:w="6894" w:type="dxa"/>
          </w:tcPr>
          <w:p w14:paraId="2E138334" w14:textId="4F3D9F17" w:rsidR="0065247A" w:rsidRDefault="0065247A" w:rsidP="003B04F5">
            <w:r>
              <w:t xml:space="preserve">Increases in the price of </w:t>
            </w:r>
            <w:r>
              <w:t>sugar</w:t>
            </w:r>
            <w:r>
              <w:t xml:space="preserve"> will increase forest loss</w:t>
            </w:r>
          </w:p>
        </w:tc>
      </w:tr>
      <w:tr w:rsidR="0065247A" w14:paraId="585FEE3F" w14:textId="77777777" w:rsidTr="00BC63ED">
        <w:tc>
          <w:tcPr>
            <w:tcW w:w="2122" w:type="dxa"/>
          </w:tcPr>
          <w:p w14:paraId="009FEAAD" w14:textId="46EDB006" w:rsidR="0065247A" w:rsidRDefault="0065247A" w:rsidP="003B04F5">
            <w:r>
              <w:t>Production value from forestry</w:t>
            </w:r>
          </w:p>
        </w:tc>
        <w:tc>
          <w:tcPr>
            <w:tcW w:w="6894" w:type="dxa"/>
          </w:tcPr>
          <w:p w14:paraId="11FAAA32" w14:textId="012E86D6" w:rsidR="0065247A" w:rsidRDefault="0065247A" w:rsidP="003B04F5">
            <w:r>
              <w:t>Increases in the production of forestry products will increase forest loss</w:t>
            </w:r>
          </w:p>
        </w:tc>
      </w:tr>
      <w:tr w:rsidR="0065247A" w14:paraId="58FD9C89" w14:textId="77777777" w:rsidTr="0065247A">
        <w:tc>
          <w:tcPr>
            <w:tcW w:w="2122" w:type="dxa"/>
            <w:shd w:val="clear" w:color="auto" w:fill="D9D9D9" w:themeFill="background1" w:themeFillShade="D9"/>
          </w:tcPr>
          <w:p w14:paraId="6F1E0805" w14:textId="22767E0D" w:rsidR="0065247A" w:rsidRPr="0065247A" w:rsidRDefault="0065247A" w:rsidP="003B04F5">
            <w:pPr>
              <w:rPr>
                <w:i/>
                <w:iCs/>
              </w:rPr>
            </w:pPr>
            <w:r>
              <w:rPr>
                <w:i/>
                <w:iCs/>
              </w:rPr>
              <w:t>Producer prices</w:t>
            </w:r>
          </w:p>
        </w:tc>
        <w:tc>
          <w:tcPr>
            <w:tcW w:w="6894" w:type="dxa"/>
            <w:shd w:val="clear" w:color="auto" w:fill="D9D9D9" w:themeFill="background1" w:themeFillShade="D9"/>
          </w:tcPr>
          <w:p w14:paraId="6E2693B6" w14:textId="77777777" w:rsidR="0065247A" w:rsidRDefault="0065247A" w:rsidP="003B04F5"/>
        </w:tc>
      </w:tr>
      <w:tr w:rsidR="0065247A" w14:paraId="388DB915" w14:textId="77777777" w:rsidTr="00BC63ED">
        <w:tc>
          <w:tcPr>
            <w:tcW w:w="2122" w:type="dxa"/>
          </w:tcPr>
          <w:p w14:paraId="1A456A56" w14:textId="34F4DA44" w:rsidR="0065247A" w:rsidRDefault="0065247A" w:rsidP="003B04F5">
            <w:r>
              <w:t>Producer price, rubber</w:t>
            </w:r>
          </w:p>
        </w:tc>
        <w:tc>
          <w:tcPr>
            <w:tcW w:w="6894" w:type="dxa"/>
          </w:tcPr>
          <w:p w14:paraId="740D2D3F" w14:textId="39BEE7F0" w:rsidR="0065247A" w:rsidRDefault="0065247A" w:rsidP="003B04F5">
            <w:r>
              <w:t>Increases in the producer price of rubber will increase forest loss</w:t>
            </w:r>
          </w:p>
        </w:tc>
      </w:tr>
      <w:tr w:rsidR="0065247A" w14:paraId="605EF053" w14:textId="77777777" w:rsidTr="00BC63ED">
        <w:tc>
          <w:tcPr>
            <w:tcW w:w="2122" w:type="dxa"/>
          </w:tcPr>
          <w:p w14:paraId="42DFD674" w14:textId="242A39D1" w:rsidR="0065247A" w:rsidRDefault="0065247A" w:rsidP="003B04F5">
            <w:r>
              <w:t>Producer price, cassava</w:t>
            </w:r>
          </w:p>
        </w:tc>
        <w:tc>
          <w:tcPr>
            <w:tcW w:w="6894" w:type="dxa"/>
          </w:tcPr>
          <w:p w14:paraId="2033054C" w14:textId="6D7553C1" w:rsidR="0065247A" w:rsidRDefault="0065247A" w:rsidP="003B04F5">
            <w:r>
              <w:t xml:space="preserve">Increases in the producer price of </w:t>
            </w:r>
            <w:r>
              <w:t>cassava</w:t>
            </w:r>
            <w:r>
              <w:t xml:space="preserve"> will increase forest loss</w:t>
            </w:r>
          </w:p>
        </w:tc>
      </w:tr>
      <w:tr w:rsidR="0065247A" w14:paraId="35447460" w14:textId="77777777" w:rsidTr="00BC63ED">
        <w:tc>
          <w:tcPr>
            <w:tcW w:w="2122" w:type="dxa"/>
          </w:tcPr>
          <w:p w14:paraId="1CEB2279" w14:textId="2F1064CC" w:rsidR="0065247A" w:rsidRDefault="0065247A" w:rsidP="003B04F5">
            <w:r>
              <w:t>Producer price, corn</w:t>
            </w:r>
          </w:p>
        </w:tc>
        <w:tc>
          <w:tcPr>
            <w:tcW w:w="6894" w:type="dxa"/>
          </w:tcPr>
          <w:p w14:paraId="03963A3A" w14:textId="40A13486" w:rsidR="0065247A" w:rsidRDefault="0065247A" w:rsidP="003B04F5">
            <w:r>
              <w:t xml:space="preserve">Increases in the producer price of </w:t>
            </w:r>
            <w:r>
              <w:t>corn</w:t>
            </w:r>
            <w:r>
              <w:t xml:space="preserve"> will increase forest loss</w:t>
            </w:r>
          </w:p>
        </w:tc>
      </w:tr>
      <w:tr w:rsidR="0065247A" w14:paraId="3D730DE2" w14:textId="77777777" w:rsidTr="00BC63ED">
        <w:tc>
          <w:tcPr>
            <w:tcW w:w="2122" w:type="dxa"/>
          </w:tcPr>
          <w:p w14:paraId="1CE20080" w14:textId="0DAE83DA" w:rsidR="0065247A" w:rsidRDefault="0065247A" w:rsidP="003B04F5">
            <w:r>
              <w:t>Producer price, sugar</w:t>
            </w:r>
          </w:p>
        </w:tc>
        <w:tc>
          <w:tcPr>
            <w:tcW w:w="6894" w:type="dxa"/>
          </w:tcPr>
          <w:p w14:paraId="253A0232" w14:textId="5FB6F38C" w:rsidR="0065247A" w:rsidRDefault="0065247A" w:rsidP="003B04F5">
            <w:r>
              <w:t xml:space="preserve">Increases in the producer price of </w:t>
            </w:r>
            <w:r>
              <w:t>sugar</w:t>
            </w:r>
            <w:r>
              <w:t xml:space="preserve"> will increase forest loss</w:t>
            </w:r>
          </w:p>
        </w:tc>
      </w:tr>
    </w:tbl>
    <w:p w14:paraId="65AF37EF" w14:textId="77777777" w:rsidR="00BC63ED" w:rsidRPr="004445C3" w:rsidRDefault="00BC63ED" w:rsidP="003B04F5"/>
    <w:sectPr w:rsidR="00BC63ED" w:rsidRPr="004445C3"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1E5D1E"/>
    <w:rsid w:val="002313E0"/>
    <w:rsid w:val="002A7644"/>
    <w:rsid w:val="002E1E62"/>
    <w:rsid w:val="002E64B6"/>
    <w:rsid w:val="00323F22"/>
    <w:rsid w:val="003A3B58"/>
    <w:rsid w:val="003B04F5"/>
    <w:rsid w:val="003E6D3B"/>
    <w:rsid w:val="003F70E8"/>
    <w:rsid w:val="004445C3"/>
    <w:rsid w:val="004A4F18"/>
    <w:rsid w:val="005760C1"/>
    <w:rsid w:val="0065247A"/>
    <w:rsid w:val="006C578A"/>
    <w:rsid w:val="006F1F22"/>
    <w:rsid w:val="00705E0A"/>
    <w:rsid w:val="007348EC"/>
    <w:rsid w:val="00810807"/>
    <w:rsid w:val="008B6ED5"/>
    <w:rsid w:val="00902984"/>
    <w:rsid w:val="00905CAB"/>
    <w:rsid w:val="009A5F96"/>
    <w:rsid w:val="00AD7102"/>
    <w:rsid w:val="00AE1F2E"/>
    <w:rsid w:val="00AE4067"/>
    <w:rsid w:val="00B44A6F"/>
    <w:rsid w:val="00B80346"/>
    <w:rsid w:val="00B96B41"/>
    <w:rsid w:val="00BC63ED"/>
    <w:rsid w:val="00CF12E8"/>
    <w:rsid w:val="00ED20F3"/>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1</TotalTime>
  <Pages>7</Pages>
  <Words>3113</Words>
  <Characters>1774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7</cp:revision>
  <dcterms:created xsi:type="dcterms:W3CDTF">2021-04-15T08:02:00Z</dcterms:created>
  <dcterms:modified xsi:type="dcterms:W3CDTF">2021-04-16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